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genes de ultrasonido que provean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La metodología consiste en un sistema completo que va desde la adquisición digital de imágenes de ultrasonido, hasta la generación de mallas mediante la segmentación de la piel, 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E02309"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1.2   Tumores de mama y el uso del ultrasonido</w:t>
      </w:r>
    </w:p>
    <w:p w:rsidR="003806D9" w:rsidRDefault="00454D35" w:rsidP="00634719">
      <w:pPr>
        <w:spacing w:line="276" w:lineRule="auto"/>
        <w:jc w:val="both"/>
        <w:rPr>
          <w:rFonts w:ascii="Century" w:hAnsi="Century" w:cs="Tahoma"/>
          <w:sz w:val="24"/>
          <w:szCs w:val="24"/>
        </w:rPr>
      </w:pPr>
      <w:r>
        <w:rPr>
          <w:rFonts w:ascii="Century" w:hAnsi="Century" w:cs="Tahoma"/>
          <w:sz w:val="24"/>
          <w:szCs w:val="24"/>
        </w:rPr>
        <w:t xml:space="preserve">El cáncer de mama esta entre las causas más comunes de muerte por cáncer hoy en día y es la primera causa de muerte por cáncer en mujeres. En 2005 se reportaron 519 000 muertes debido a este padecimiento, indicando que una de cada 100 muertes a nivel mundial se atribuye a el padecimiento de cáncer de mama </w:t>
      </w:r>
      <w:r>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454D35">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Por esta razón el diagnóstico temprano del cáncer de mama es de vital importancia para tener un buen pronóstico para el paciente</w:t>
      </w:r>
      <w:r w:rsidR="0041742E">
        <w:rPr>
          <w:rFonts w:ascii="Century" w:hAnsi="Century" w:cs="Tahoma"/>
          <w:sz w:val="24"/>
          <w:szCs w:val="24"/>
        </w:rPr>
        <w:t xml:space="preserve">; la Fundación 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w:t>
      </w:r>
      <w:r>
        <w:rPr>
          <w:rFonts w:ascii="Century" w:hAnsi="Century" w:cs="Tahoma"/>
          <w:sz w:val="24"/>
          <w:szCs w:val="24"/>
        </w:rPr>
        <w:lastRenderedPageBreak/>
        <w:t xml:space="preserve">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predecir el pronóstico del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 e imágenes de ultrasonido.</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para ser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s incómodo y doloroso para el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l médico hace uso de una mamografía para guiarse durante el procedimiento, lo cual implica que el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l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t>La toma de biopsias guiadas por ultrasonido hace uso de estas ventajas para reducir los inconvenientes de la toma de biopsias esterota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 ya que el</w:t>
      </w:r>
      <w:r w:rsidR="005C74D8">
        <w:rPr>
          <w:rFonts w:ascii="Century" w:hAnsi="Century" w:cs="Tahoma"/>
          <w:sz w:val="24"/>
          <w:szCs w:val="24"/>
        </w:rPr>
        <w:t xml:space="preserve"> médico puede visualizar en tiempo real la anatomía del paciente y la aguja de biopsia para guiarla hacia la lesión </w:t>
      </w:r>
      <w:r w:rsidR="00FE514A">
        <w:rPr>
          <w:rFonts w:ascii="Century" w:hAnsi="Century" w:cs="Tahoma"/>
          <w:sz w:val="24"/>
          <w:szCs w:val="24"/>
        </w:rPr>
        <w:t xml:space="preserve">.El </w:t>
      </w:r>
      <w:r w:rsidR="005C74D8">
        <w:rPr>
          <w:rFonts w:ascii="Century" w:hAnsi="Century" w:cs="Tahoma"/>
          <w:sz w:val="24"/>
          <w:szCs w:val="24"/>
        </w:rPr>
        <w:t xml:space="preserve"> confort del paciente es mayor en comparación con la toma de biopsias estereotácticas, ya que no se requiere compresión de la mama y el tiempo del </w:t>
      </w:r>
      <w:r w:rsidR="005C74D8">
        <w:rPr>
          <w:rFonts w:ascii="Century" w:hAnsi="Century" w:cs="Tahoma"/>
          <w:sz w:val="24"/>
          <w:szCs w:val="24"/>
        </w:rPr>
        <w:lastRenderedPageBreak/>
        <w:t xml:space="preserve">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6B2A89"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 xml:space="preserve">a anatomía interna del paciente, es posible buscar ciertas características que le permitan al médico dar un diagnóstico preciso de algún padecimiento. La mamografía y el ultrasonido son los dos métodos principales de imagenología 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8B7E0C" w:rsidRDefault="008B7E0C" w:rsidP="00634719">
      <w:pPr>
        <w:spacing w:line="276" w:lineRule="auto"/>
        <w:jc w:val="both"/>
        <w:rPr>
          <w:rFonts w:ascii="Century" w:hAnsi="Century" w:cs="Tahoma"/>
          <w:sz w:val="24"/>
          <w:szCs w:val="24"/>
        </w:rPr>
      </w:pP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val="en-US"/>
        </w:rPr>
        <w:drawing>
          <wp:inline distT="0" distB="0" distL="0" distR="0" wp14:anchorId="112140E7" wp14:editId="43C38C39">
            <wp:extent cx="5612130" cy="3101839"/>
            <wp:effectExtent l="0" t="0" r="7620" b="381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101839"/>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t xml:space="preserve">Debido a las propiedades intrínsecas del ultrasonido, no es posible distinguir fácilmente todos los tejidos que componen a la mama en </w:t>
      </w:r>
      <w:bookmarkStart w:id="0" w:name="_GoBack"/>
      <w:bookmarkEnd w:id="0"/>
      <w:r>
        <w:rPr>
          <w:rFonts w:ascii="Century" w:hAnsi="Century" w:cs="Tahoma"/>
          <w:sz w:val="24"/>
          <w:szCs w:val="24"/>
        </w:rPr>
        <w:t xml:space="preserve">una imagen de ultrasonido. En la figura </w:t>
      </w:r>
      <w:r w:rsidR="007130F4">
        <w:rPr>
          <w:rFonts w:ascii="Century" w:hAnsi="Century" w:cs="Tahoma"/>
          <w:sz w:val="24"/>
          <w:szCs w:val="24"/>
        </w:rPr>
        <w:t>1.</w:t>
      </w:r>
      <w:r>
        <w:rPr>
          <w:rFonts w:ascii="Century" w:hAnsi="Century" w:cs="Tahoma"/>
          <w:sz w:val="24"/>
          <w:szCs w:val="24"/>
        </w:rPr>
        <w:t xml:space="preserve">2 se exponen los diferentes tejidos que se pueden </w:t>
      </w:r>
      <w:r>
        <w:rPr>
          <w:rFonts w:ascii="Century" w:hAnsi="Century" w:cs="Tahoma"/>
          <w:sz w:val="24"/>
          <w:szCs w:val="24"/>
        </w:rPr>
        <w:lastRenderedPageBreak/>
        <w:t>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tiene un grosor promedio de 0.5 a 2.5mm dependiendo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Músculos pectorales.- Se observan como regiones oscuras debajo del tejido mamario, su grosor depende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de est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3]", "plainTextFormattedCitation" : "[13]", "previouslyFormattedCitation" : "[13]"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13]</w:t>
      </w:r>
      <w:r>
        <w:rPr>
          <w:rFonts w:ascii="Century" w:hAnsi="Century" w:cs="Tahoma"/>
          <w:sz w:val="24"/>
          <w:szCs w:val="24"/>
        </w:rPr>
        <w:fldChar w:fldCharType="end"/>
      </w:r>
      <w:r>
        <w:rPr>
          <w:rFonts w:ascii="Century" w:hAnsi="Century" w:cs="Tahoma"/>
          <w:sz w:val="24"/>
          <w:szCs w:val="24"/>
        </w:rPr>
        <w:t>:</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ia.- Estas lesiones no presentan ecos internos y se muestras más oscuros que la grasa que los rodea.</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ica.- Estas lesiones tienen una ecogeneidad menor a l parénquima y la grasa, en otras palabras, se observan más oscuras que el parénquima y la grasa, pero más brillantes que las lesiones casi aneco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lastRenderedPageBreak/>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3FE74A49" wp14:editId="2719BBB8">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10">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Quistes.- Son la causa más común de grumos en mujeres entre 35 y 50 años. Son acumulación de fluido debido a una obstrucción en los ductos lobulares. En el ultrasonido se observan como regiones anecoicas bien definidas, redondas u ovaladas.</w:t>
      </w:r>
      <w:r w:rsidR="00815CD8">
        <w:rPr>
          <w:rFonts w:ascii="Century" w:hAnsi="Century" w:cs="Tahoma"/>
          <w:sz w:val="24"/>
          <w:szCs w:val="24"/>
        </w:rPr>
        <w:t xml:space="preserve"> Cuando los quistes presentan ecos </w:t>
      </w:r>
      <w:r w:rsidR="00815CD8">
        <w:rPr>
          <w:rFonts w:ascii="Century" w:hAnsi="Century" w:cs="Tahoma"/>
          <w:sz w:val="24"/>
          <w:szCs w:val="24"/>
        </w:rPr>
        <w:lastRenderedPageBreak/>
        <w:t>internos se les llama quistes complejos, estos ecos pueden ser causados f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Absceso crónico.- Presenta síntomas como fiebre y dolor. Se obervan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Es un tumor inducido por estrógenos que se forma en la adolescencia. Presenta una forma firme, suave, ovalada y movible. Usualmente su tamaño es menor de 5cm. En el ultrasonido ocurrecomo 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75D3D">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Pr="009B2DEF">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e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5]", "plainTextFormattedCitation" : "[15]", "previouslyFormattedCitation" : "[15]" }, "properties" : { "noteIndex" : 0 }, "schema" : "https://github.com/citation-style-language/schema/raw/master/csl-citation.json" }</w:instrText>
      </w:r>
      <w:r w:rsidR="00DF5AB2">
        <w:rPr>
          <w:rFonts w:ascii="Century" w:hAnsi="Century" w:cs="Tahoma"/>
          <w:sz w:val="24"/>
          <w:szCs w:val="24"/>
        </w:rPr>
        <w:fldChar w:fldCharType="separate"/>
      </w:r>
      <w:r w:rsidR="00DF5AB2" w:rsidRPr="00DF5AB2">
        <w:rPr>
          <w:rFonts w:ascii="Century" w:hAnsi="Century" w:cs="Tahoma"/>
          <w:noProof/>
          <w:sz w:val="24"/>
          <w:szCs w:val="24"/>
        </w:rPr>
        <w:t>[15]</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xml:space="preserve">: Considerado un cáncer no invasivo. Las células de los ductos han cambiado so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6]", "plainTextFormattedCitation" : "[16]", "previouslyFormattedCitation" : "[16]" }, "properties" : { "noteIndex" : 0 }, "schema" : "https://github.com/citation-style-language/schema/raw/master/csl-citation.json" }</w:instrText>
      </w:r>
      <w:r>
        <w:rPr>
          <w:rFonts w:ascii="Century" w:hAnsi="Century" w:cs="Tahoma"/>
          <w:sz w:val="24"/>
          <w:szCs w:val="24"/>
        </w:rPr>
        <w:fldChar w:fldCharType="separate"/>
      </w:r>
      <w:r w:rsidR="00DF5AB2" w:rsidRPr="00DF5AB2">
        <w:rPr>
          <w:rFonts w:ascii="Century" w:hAnsi="Century" w:cs="Tahoma"/>
          <w:noProof/>
          <w:sz w:val="24"/>
          <w:szCs w:val="24"/>
        </w:rPr>
        <w:t>[16]</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lobular invasivo.- Este tipo de cáncer inicia en las glándulas productoras de leche (lóbulos) y se puede hacer metástasis a otras partes del cuerpo, al igual que el carcinoma ductal invasivo. La apariencia más común de esta lesión en el ultrasonido es heterogenea, hypoecoica con </w:t>
      </w:r>
      <w:r>
        <w:rPr>
          <w:rFonts w:ascii="Century" w:hAnsi="Century" w:cs="Tahoma"/>
          <w:sz w:val="24"/>
          <w:szCs w:val="24"/>
        </w:rPr>
        <w:lastRenderedPageBreak/>
        <w:t xml:space="preserve">márgenes angulares o poco definidos con sombras acústicas posterior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modulares hypoecoicas, con márgenes espiculares, sombras acústicas posteriores y comúnmente acompañados de micro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21435C96" wp14:editId="304398B2">
            <wp:extent cx="4137660" cy="469103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1">
                      <a:extLst>
                        <a:ext uri="{28A0092B-C50C-407E-A947-70E740481C1C}">
                          <a14:useLocalDpi xmlns:a14="http://schemas.microsoft.com/office/drawing/2010/main" val="0"/>
                        </a:ext>
                      </a:extLst>
                    </a:blip>
                    <a:srcRect t="5516" b="2371"/>
                    <a:stretch/>
                  </pic:blipFill>
                  <pic:spPr bwMode="auto">
                    <a:xfrm>
                      <a:off x="0" y="0"/>
                      <a:ext cx="4164208" cy="4721133"/>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p>
    <w:p w:rsidR="00C75D3D" w:rsidRDefault="00D53A14" w:rsidP="00634719">
      <w:pPr>
        <w:spacing w:line="276" w:lineRule="auto"/>
        <w:jc w:val="both"/>
        <w:rPr>
          <w:rFonts w:ascii="Century" w:hAnsi="Century" w:cs="Tahoma"/>
          <w:sz w:val="24"/>
          <w:szCs w:val="24"/>
        </w:rPr>
      </w:pPr>
      <w:r>
        <w:rPr>
          <w:rFonts w:ascii="Century" w:hAnsi="Century" w:cs="Tahoma"/>
          <w:sz w:val="24"/>
          <w:szCs w:val="24"/>
        </w:rPr>
        <w:lastRenderedPageBreak/>
        <w:t>Mediante el análisis de las imágenes de ultrasonido el médico puede realizar una evaluación de la forma, ecogeneidad, tamaño y bordes de la lesión para poder dar un diagnóstico al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FA4239">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18]", "plainTextFormattedCitation" : "[18]", "previouslyFormattedCitation" : "[18]" }, "properties" : { "noteIndex" : 0 }, "schema" : "https://github.com/citation-style-language/schema/raw/master/csl-citation.json" }</w:instrText>
      </w:r>
      <w:r w:rsidR="00E36376">
        <w:rPr>
          <w:rFonts w:ascii="Century" w:hAnsi="Century" w:cs="Tahoma"/>
          <w:sz w:val="24"/>
          <w:szCs w:val="24"/>
        </w:rPr>
        <w:fldChar w:fldCharType="separate"/>
      </w:r>
      <w:r w:rsidR="00E36376" w:rsidRPr="00E36376">
        <w:rPr>
          <w:rFonts w:ascii="Century" w:hAnsi="Century" w:cs="Tahoma"/>
          <w:noProof/>
          <w:sz w:val="24"/>
          <w:szCs w:val="24"/>
        </w:rPr>
        <w:t>[18]</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 La visualización de la anatomía interna del paciente en tiempo real da al médico la posibilidad de analizar ciertas características din</w:t>
      </w:r>
      <w:r w:rsidR="00FA4239">
        <w:rPr>
          <w:rFonts w:ascii="Century" w:hAnsi="Century" w:cs="Tahoma"/>
          <w:sz w:val="24"/>
          <w:szCs w:val="24"/>
        </w:rPr>
        <w:t>ámicas del tejido;</w:t>
      </w:r>
      <w:r w:rsidR="00E36376">
        <w:rPr>
          <w:rFonts w:ascii="Century" w:hAnsi="Century" w:cs="Tahoma"/>
          <w:sz w:val="24"/>
          <w:szCs w:val="24"/>
        </w:rPr>
        <w:t xml:space="preserve"> tal es el caso de la elastografía, que permite</w:t>
      </w:r>
      <w:r>
        <w:rPr>
          <w:rFonts w:ascii="Century" w:hAnsi="Century" w:cs="Tahoma"/>
          <w:sz w:val="24"/>
          <w:szCs w:val="24"/>
        </w:rPr>
        <w:t xml:space="preserve"> </w:t>
      </w:r>
      <w:r w:rsidR="00E36376">
        <w:rPr>
          <w:rFonts w:ascii="Century" w:hAnsi="Century" w:cs="Tahoma"/>
          <w:sz w:val="24"/>
          <w:szCs w:val="24"/>
        </w:rPr>
        <w:t>medir la tensión o dureza del tejido.</w:t>
      </w:r>
    </w:p>
    <w:p w:rsidR="00FA4239" w:rsidRDefault="00FA4239" w:rsidP="00634719">
      <w:pPr>
        <w:spacing w:line="276" w:lineRule="auto"/>
        <w:jc w:val="both"/>
        <w:rPr>
          <w:rFonts w:ascii="Century" w:hAnsi="Century" w:cs="Tahoma"/>
          <w:sz w:val="24"/>
          <w:szCs w:val="24"/>
        </w:rPr>
      </w:pPr>
      <w:r>
        <w:rPr>
          <w:rFonts w:ascii="Century" w:hAnsi="Century" w:cs="Tahoma"/>
          <w:sz w:val="24"/>
          <w:szCs w:val="24"/>
        </w:rPr>
        <w:t>La elastografía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9E6FFD">
        <w:rPr>
          <w:rFonts w:ascii="Century" w:hAnsi="Century" w:cs="Tahoma"/>
          <w:sz w:val="24"/>
          <w:szCs w:val="24"/>
        </w:rPr>
        <w:fldChar w:fldCharType="separate"/>
      </w:r>
      <w:r w:rsidR="009E6FFD" w:rsidRPr="009E6FFD">
        <w:rPr>
          <w:rFonts w:ascii="Century" w:hAnsi="Century" w:cs="Tahoma"/>
          <w:noProof/>
          <w:sz w:val="24"/>
          <w:szCs w:val="24"/>
        </w:rPr>
        <w:t>[19]</w:t>
      </w:r>
      <w:r w:rsidR="009E6FFD">
        <w:rPr>
          <w:rFonts w:ascii="Century" w:hAnsi="Century" w:cs="Tahoma"/>
          <w:sz w:val="24"/>
          <w:szCs w:val="24"/>
        </w:rPr>
        <w:fldChar w:fldCharType="end"/>
      </w:r>
      <w:r>
        <w:rPr>
          <w:rFonts w:ascii="Century" w:hAnsi="Century" w:cs="Tahoma"/>
          <w:sz w:val="24"/>
          <w:szCs w:val="24"/>
        </w:rPr>
        <w:t>. Esta técnica</w:t>
      </w:r>
      <w:r w:rsidR="00236A91">
        <w:rPr>
          <w:rFonts w:ascii="Century" w:hAnsi="Century" w:cs="Tahoma"/>
          <w:sz w:val="24"/>
          <w:szCs w:val="24"/>
        </w:rPr>
        <w:t>, en su versión más simple,</w:t>
      </w:r>
      <w:r>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009E6FFD" w:rsidRPr="009E6FFD">
        <w:rPr>
          <w:rFonts w:ascii="Century" w:hAnsi="Century" w:cs="Tahoma"/>
          <w:noProof/>
          <w:sz w:val="24"/>
          <w:szCs w:val="24"/>
        </w:rPr>
        <w:t>[20]</w:t>
      </w:r>
      <w:r>
        <w:rPr>
          <w:rFonts w:ascii="Century" w:hAnsi="Century" w:cs="Tahoma"/>
          <w:sz w:val="24"/>
          <w:szCs w:val="24"/>
        </w:rPr>
        <w:fldChar w:fldCharType="end"/>
      </w:r>
      <w:r w:rsidR="007130F4">
        <w:rPr>
          <w:rFonts w:ascii="Century" w:hAnsi="Century" w:cs="Tahoma"/>
          <w:sz w:val="24"/>
          <w:szCs w:val="24"/>
        </w:rPr>
        <w:t>. En la figura</w:t>
      </w:r>
      <w:r>
        <w:rPr>
          <w:rFonts w:ascii="Century" w:hAnsi="Century" w:cs="Tahoma"/>
          <w:sz w:val="24"/>
          <w:szCs w:val="24"/>
        </w:rPr>
        <w:t xml:space="preserve"> </w:t>
      </w:r>
      <w:r w:rsidR="007130F4">
        <w:rPr>
          <w:rFonts w:ascii="Century" w:hAnsi="Century" w:cs="Tahoma"/>
          <w:sz w:val="24"/>
          <w:szCs w:val="24"/>
        </w:rPr>
        <w:t>1.</w:t>
      </w:r>
      <w:r>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2C45B2F7" wp14:editId="08EF8074">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2">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023E0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Pr>
          <w:rFonts w:ascii="Century" w:hAnsi="Century" w:cs="Tahoma"/>
          <w:sz w:val="24"/>
          <w:szCs w:val="24"/>
        </w:rPr>
        <w:fldChar w:fldCharType="separate"/>
      </w:r>
      <w:r w:rsidRPr="009E6FFD">
        <w:rPr>
          <w:rFonts w:ascii="Century" w:hAnsi="Century" w:cs="Tahoma"/>
          <w:noProof/>
          <w:sz w:val="24"/>
          <w:szCs w:val="24"/>
        </w:rPr>
        <w:t>[19]</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671FA9FF" wp14:editId="44C97CE5">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3">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 </w:t>
      </w:r>
      <w:r>
        <w:rPr>
          <w:rFonts w:ascii="Century" w:hAnsi="Century" w:cs="Tahoma"/>
          <w:sz w:val="24"/>
          <w:szCs w:val="24"/>
        </w:rPr>
        <w:fldChar w:fldCharType="begin" w:fldLock="1"/>
      </w:r>
      <w:r w:rsidR="008D1385">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elasticidad, tienen valor significativo para el diagnóstico de diversas patologías. La integración de la elastografía a sistemas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D37AB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8D1385">
        <w:rPr>
          <w:rFonts w:ascii="Century" w:hAnsi="Century" w:cs="Tahoma"/>
          <w:sz w:val="24"/>
          <w:szCs w:val="24"/>
        </w:rPr>
        <w:fldChar w:fldCharType="separate"/>
      </w:r>
      <w:r w:rsidR="008D1385" w:rsidRPr="008D1385">
        <w:rPr>
          <w:rFonts w:ascii="Century" w:hAnsi="Century" w:cs="Tahoma"/>
          <w:noProof/>
          <w:sz w:val="24"/>
          <w:szCs w:val="24"/>
        </w:rPr>
        <w:t>[19]</w:t>
      </w:r>
      <w:r w:rsidR="008D1385">
        <w:rPr>
          <w:rFonts w:ascii="Century" w:hAnsi="Century" w:cs="Tahoma"/>
          <w:sz w:val="24"/>
          <w:szCs w:val="24"/>
        </w:rPr>
        <w:fldChar w:fldCharType="end"/>
      </w:r>
      <w:r w:rsidR="008D1385">
        <w:rPr>
          <w:rFonts w:ascii="Century" w:hAnsi="Century" w:cs="Tahoma"/>
          <w:sz w:val="24"/>
          <w:szCs w:val="24"/>
        </w:rPr>
        <w:t>.</w:t>
      </w:r>
    </w:p>
    <w:p w:rsidR="008D1385" w:rsidRDefault="00D37ABD" w:rsidP="009E6FFD">
      <w:pPr>
        <w:spacing w:line="276" w:lineRule="auto"/>
        <w:jc w:val="both"/>
        <w:rPr>
          <w:rFonts w:ascii="Century" w:hAnsi="Century" w:cs="Tahoma"/>
          <w:sz w:val="24"/>
          <w:szCs w:val="24"/>
        </w:rPr>
      </w:pPr>
      <w:r>
        <w:rPr>
          <w:rFonts w:ascii="Century" w:hAnsi="Century" w:cs="Tahoma"/>
          <w:sz w:val="24"/>
          <w:szCs w:val="24"/>
        </w:rPr>
        <w:t xml:space="preserve">El ultrasonido como herramienta de </w:t>
      </w:r>
      <w:r w:rsidR="007130F4">
        <w:rPr>
          <w:rFonts w:ascii="Century" w:hAnsi="Century" w:cs="Tahoma"/>
          <w:sz w:val="24"/>
          <w:szCs w:val="24"/>
        </w:rPr>
        <w:t>diagnóstico</w:t>
      </w:r>
      <w:r>
        <w:rPr>
          <w:rFonts w:ascii="Century" w:hAnsi="Century" w:cs="Tahoma"/>
          <w:sz w:val="24"/>
          <w:szCs w:val="24"/>
        </w:rPr>
        <w:t xml:space="preserve"> y asistencia médica juega un papel importante en diversos procedimientos, como lo son la toma de </w:t>
      </w:r>
      <w:r w:rsidR="007130F4">
        <w:rPr>
          <w:rFonts w:ascii="Century" w:hAnsi="Century" w:cs="Tahoma"/>
          <w:sz w:val="24"/>
          <w:szCs w:val="24"/>
        </w:rPr>
        <w:t>biopsias</w:t>
      </w:r>
      <w:r>
        <w:rPr>
          <w:rFonts w:ascii="Century" w:hAnsi="Century" w:cs="Tahoma"/>
          <w:sz w:val="24"/>
          <w:szCs w:val="24"/>
        </w:rPr>
        <w:t xml:space="preserve">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l registro del plano de imagen en 3D al volumen 3D de la anatomía del paciente queda completamente a la habilidad del médic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s difícil acceder a algunos planos de imagen debido a la anatomía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La visualización de la anatomía interna del paciente depende de la colocación de la sonda </w:t>
      </w:r>
      <w:r>
        <w:rPr>
          <w:rFonts w:ascii="Century" w:hAnsi="Century" w:cs="Tahoma"/>
          <w:sz w:val="24"/>
          <w:szCs w:val="24"/>
        </w:rPr>
        <w:fldChar w:fldCharType="begin" w:fldLock="1"/>
      </w:r>
      <w:r w:rsidR="005F5800">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5F5800" w:rsidP="00D37ABD">
      <w:pPr>
        <w:spacing w:line="276" w:lineRule="auto"/>
        <w:jc w:val="both"/>
        <w:rPr>
          <w:rFonts w:ascii="Century" w:hAnsi="Century" w:cs="Tahoma"/>
          <w:sz w:val="24"/>
          <w:szCs w:val="24"/>
        </w:rPr>
      </w:pPr>
      <w:r>
        <w:rPr>
          <w:rFonts w:ascii="Century" w:hAnsi="Century" w:cs="Tahoma"/>
          <w:sz w:val="24"/>
          <w:szCs w:val="24"/>
        </w:rPr>
        <w:t>Estas limitaciones pueden ser corregidas haciendo uso de ultrasonido 3D.</w:t>
      </w:r>
    </w:p>
    <w:p w:rsidR="005F5800" w:rsidRPr="00263C59"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5F5800" w:rsidRPr="00263C59">
        <w:rPr>
          <w:rFonts w:ascii="Century" w:hAnsi="Century" w:cs="Tahoma"/>
          <w:b/>
          <w:sz w:val="32"/>
          <w:szCs w:val="24"/>
        </w:rPr>
        <w:t>Ultrasonido 3D</w:t>
      </w:r>
    </w:p>
    <w:p w:rsidR="005F5800" w:rsidRDefault="005F5800" w:rsidP="00FA4239">
      <w:pPr>
        <w:spacing w:line="276" w:lineRule="auto"/>
        <w:jc w:val="both"/>
        <w:rPr>
          <w:rFonts w:ascii="Century" w:hAnsi="Century" w:cs="Tahoma"/>
          <w:sz w:val="24"/>
          <w:szCs w:val="24"/>
        </w:rPr>
      </w:pPr>
      <w:r>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Pr>
          <w:rFonts w:ascii="Century" w:hAnsi="Century" w:cs="Tahoma"/>
          <w:sz w:val="24"/>
          <w:szCs w:val="24"/>
        </w:rPr>
        <w:t xml:space="preserve">versas técnicas. Con el aumento en el poder computacional en computadoras de bajo costo y el avance en las técnicas de visualización de imágenes en 3D, el uso de procedimientos de intervención y de diagnóstico se expandido rápidamente </w:t>
      </w:r>
      <w:r>
        <w:rPr>
          <w:rFonts w:ascii="Century" w:hAnsi="Century" w:cs="Tahoma"/>
          <w:sz w:val="24"/>
          <w:szCs w:val="24"/>
        </w:rPr>
        <w:fldChar w:fldCharType="begin" w:fldLock="1"/>
      </w:r>
      <w:r w:rsidR="00567816">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4]", "plainTextFormattedCitation" : "[24]", "previouslyFormattedCitation" : "[24]" }, "properties" : { "noteIndex" : 0 }, "schema" : "https://github.com/citation-style-language/schema/raw/master/csl-citation.json" }</w:instrText>
      </w:r>
      <w:r>
        <w:rPr>
          <w:rFonts w:ascii="Century" w:hAnsi="Century" w:cs="Tahoma"/>
          <w:sz w:val="24"/>
          <w:szCs w:val="24"/>
        </w:rPr>
        <w:fldChar w:fldCharType="separate"/>
      </w:r>
      <w:r w:rsidRPr="005F5800">
        <w:rPr>
          <w:rFonts w:ascii="Century" w:hAnsi="Century" w:cs="Tahoma"/>
          <w:noProof/>
          <w:sz w:val="24"/>
          <w:szCs w:val="24"/>
        </w:rPr>
        <w:t>[24]</w:t>
      </w:r>
      <w:r>
        <w:rPr>
          <w:rFonts w:ascii="Century" w:hAnsi="Century" w:cs="Tahoma"/>
          <w:sz w:val="24"/>
          <w:szCs w:val="24"/>
        </w:rPr>
        <w:fldChar w:fldCharType="end"/>
      </w:r>
      <w:r>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es una modalidad de imagenología que consiste en general un volumen de ultrasonido en lugar de adquirir solamente una imagen </w:t>
      </w:r>
      <w:r>
        <w:rPr>
          <w:rFonts w:ascii="Century" w:hAnsi="Century" w:cs="Tahoma"/>
          <w:sz w:val="24"/>
          <w:szCs w:val="24"/>
        </w:rPr>
        <w:lastRenderedPageBreak/>
        <w:t xml:space="preserve">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Barrido de Volumen.-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existen comercialmente. L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 el usuario puede realizar barridos sin restriccion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C67B37">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val="en-US"/>
        </w:rPr>
        <w:drawing>
          <wp:inline distT="0" distB="0" distL="0" distR="0" wp14:anchorId="00C92E31" wp14:editId="40FDCED7">
            <wp:extent cx="3025140" cy="2475083"/>
            <wp:effectExtent l="0" t="0" r="381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a:blip r:embed="rId14">
                      <a:extLst>
                        <a:ext uri="{28A0092B-C50C-407E-A947-70E740481C1C}">
                          <a14:useLocalDpi xmlns:a14="http://schemas.microsoft.com/office/drawing/2010/main" val="0"/>
                        </a:ext>
                      </a:extLst>
                    </a:blip>
                    <a:stretch>
                      <a:fillRect/>
                    </a:stretch>
                  </pic:blipFill>
                  <pic:spPr>
                    <a:xfrm>
                      <a:off x="0" y="0"/>
                      <a:ext cx="3031132" cy="2479986"/>
                    </a:xfrm>
                    <a:prstGeom prst="rect">
                      <a:avLst/>
                    </a:prstGeom>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lastRenderedPageBreak/>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A26D77">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28]", "plainTextFormattedCitation" : "[28]", "previouslyFormattedCitation" : "[28]" }, "properties" : { "noteIndex" : 0 }, "schema" : "https://github.com/citation-style-language/schema/raw/master/csl-citation.json" }</w:instrText>
      </w:r>
      <w:r>
        <w:rPr>
          <w:rFonts w:ascii="Century" w:hAnsi="Century" w:cs="Tahoma"/>
          <w:sz w:val="24"/>
          <w:szCs w:val="24"/>
        </w:rPr>
        <w:fldChar w:fldCharType="separate"/>
      </w:r>
      <w:r w:rsidRPr="00C67B37">
        <w:rPr>
          <w:rFonts w:ascii="Century" w:hAnsi="Century" w:cs="Tahoma"/>
          <w:noProof/>
          <w:sz w:val="24"/>
          <w:szCs w:val="24"/>
        </w:rPr>
        <w:t>[28]</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 xml:space="preserve">7 se muestra un volumen de ultrasonido de mama en donde se muestra el potencial del ultrasonido 3D para visualizar la anatomía de la paciente en 2D y 3D y haciendo uso de técnicas de visualización 3D manipular el volumen para analizar las estructuras internas del volumen. </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val="en-US"/>
        </w:rPr>
        <w:drawing>
          <wp:inline distT="0" distB="0" distL="0" distR="0" wp14:anchorId="63F4DB0E" wp14:editId="4384A24B">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5">
                      <a:extLst>
                        <a:ext uri="{28A0092B-C50C-407E-A947-70E740481C1C}">
                          <a14:useLocalDpi xmlns:a14="http://schemas.microsoft.com/office/drawing/2010/main" val="0"/>
                        </a:ext>
                      </a:extLst>
                    </a:blip>
                    <a:stretch>
                      <a:fillRect/>
                    </a:stretch>
                  </pic:blipFill>
                  <pic:spPr>
                    <a:xfrm>
                      <a:off x="0" y="0"/>
                      <a:ext cx="5603562" cy="3922747"/>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p>
    <w:p w:rsidR="00A26D77" w:rsidRDefault="00152C3E" w:rsidP="004C31B6">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sidR="00A26D77">
        <w:rPr>
          <w:rFonts w:ascii="Century" w:hAnsi="Century" w:cs="Tahoma"/>
          <w:sz w:val="24"/>
          <w:szCs w:val="24"/>
        </w:rPr>
        <w:fldChar w:fldCharType="begin" w:fldLock="1"/>
      </w:r>
      <w:r w:rsidR="00BA6BCB">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29]", "plainTextFormattedCitation" : "[29]", "previouslyFormattedCitation" : "[29]" }, "properties" : { "noteIndex" : 0 }, "schema" : "https://github.com/citation-style-language/schema/raw/master/csl-citation.json" }</w:instrText>
      </w:r>
      <w:r w:rsidR="00A26D77">
        <w:rPr>
          <w:rFonts w:ascii="Century" w:hAnsi="Century" w:cs="Tahoma"/>
          <w:sz w:val="24"/>
          <w:szCs w:val="24"/>
        </w:rPr>
        <w:fldChar w:fldCharType="separate"/>
      </w:r>
      <w:r w:rsidR="00A26D77" w:rsidRPr="00A26D77">
        <w:rPr>
          <w:rFonts w:ascii="Century" w:hAnsi="Century" w:cs="Tahoma"/>
          <w:noProof/>
          <w:sz w:val="24"/>
          <w:szCs w:val="24"/>
        </w:rPr>
        <w:t>[29]</w:t>
      </w:r>
      <w:r w:rsidR="00A26D77">
        <w:rPr>
          <w:rFonts w:ascii="Century" w:hAnsi="Century" w:cs="Tahoma"/>
          <w:sz w:val="24"/>
          <w:szCs w:val="24"/>
        </w:rPr>
        <w:fldChar w:fldCharType="end"/>
      </w:r>
      <w:r w:rsidR="00A26D77">
        <w:rPr>
          <w:rFonts w:ascii="Century" w:hAnsi="Century" w:cs="Tahoma"/>
          <w:sz w:val="24"/>
          <w:szCs w:val="24"/>
        </w:rPr>
        <w:t xml:space="preserve">; la evaluación y medición del volumen de los tumores sirve como criterio para establecer un diagnóstico y clasificación del padecimiento, mientras que la </w:t>
      </w:r>
      <w:r w:rsidR="00BA6BCB">
        <w:rPr>
          <w:rFonts w:ascii="Century" w:hAnsi="Century" w:cs="Tahoma"/>
          <w:sz w:val="24"/>
          <w:szCs w:val="24"/>
        </w:rPr>
        <w:t xml:space="preserve">relación de volumen entre el tumor y el seno es significativo para las cirugías de mama conservativa </w:t>
      </w:r>
      <w:r w:rsidR="00BA6BCB">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0]", "plainTextFormattedCitation" : "[30]", "previouslyFormattedCitation" : "[30]" }, "properties" : { "noteIndex" : 0 }, "schema" : "https://github.com/citation-style-language/schema/raw/master/csl-citation.json" }</w:instrText>
      </w:r>
      <w:r w:rsidR="00BA6BCB">
        <w:rPr>
          <w:rFonts w:ascii="Century" w:hAnsi="Century" w:cs="Tahoma"/>
          <w:sz w:val="24"/>
          <w:szCs w:val="24"/>
        </w:rPr>
        <w:fldChar w:fldCharType="separate"/>
      </w:r>
      <w:r w:rsidR="00BA6BCB" w:rsidRPr="00BA6BCB">
        <w:rPr>
          <w:rFonts w:ascii="Century" w:hAnsi="Century" w:cs="Tahoma"/>
          <w:noProof/>
          <w:sz w:val="24"/>
          <w:szCs w:val="24"/>
        </w:rPr>
        <w:t>[30]</w:t>
      </w:r>
      <w:r w:rsidR="00BA6BCB">
        <w:rPr>
          <w:rFonts w:ascii="Century" w:hAnsi="Century" w:cs="Tahoma"/>
          <w:sz w:val="24"/>
          <w:szCs w:val="24"/>
        </w:rPr>
        <w:fldChar w:fldCharType="end"/>
      </w:r>
      <w:r w:rsidR="00BA6BCB">
        <w:rPr>
          <w:rFonts w:ascii="Century" w:hAnsi="Century" w:cs="Tahoma"/>
          <w:sz w:val="24"/>
          <w:szCs w:val="24"/>
        </w:rPr>
        <w:t xml:space="preserve">. </w:t>
      </w:r>
      <w:r w:rsidR="009076B7">
        <w:rPr>
          <w:rFonts w:ascii="Century" w:hAnsi="Century" w:cs="Tahoma"/>
          <w:sz w:val="24"/>
          <w:szCs w:val="24"/>
        </w:rPr>
        <w:t>Por otro lado, l</w:t>
      </w:r>
      <w:r w:rsidR="00BA6BCB">
        <w:rPr>
          <w:rFonts w:ascii="Century" w:hAnsi="Century" w:cs="Tahoma"/>
          <w:sz w:val="24"/>
          <w:szCs w:val="24"/>
        </w:rPr>
        <w:t xml:space="preserve">a malignidad de los tumores </w:t>
      </w:r>
      <w:r w:rsidR="009076B7">
        <w:rPr>
          <w:rFonts w:ascii="Century" w:hAnsi="Century" w:cs="Tahoma"/>
          <w:sz w:val="24"/>
          <w:szCs w:val="24"/>
        </w:rPr>
        <w:t xml:space="preserve">de mama </w:t>
      </w:r>
      <w:r w:rsidR="00BA6BCB">
        <w:rPr>
          <w:rFonts w:ascii="Century" w:hAnsi="Century" w:cs="Tahoma"/>
          <w:sz w:val="24"/>
          <w:szCs w:val="24"/>
        </w:rPr>
        <w:t xml:space="preserve">se puede definir por su forma; la capacidad de evaluar los diferentes planos que conforman el ultrasonido 3D provee una nueva fuente de información mediante la </w:t>
      </w:r>
      <w:r w:rsidR="00BA6BCB">
        <w:rPr>
          <w:rFonts w:ascii="Century" w:hAnsi="Century" w:cs="Tahoma"/>
          <w:sz w:val="24"/>
          <w:szCs w:val="24"/>
        </w:rPr>
        <w:lastRenderedPageBreak/>
        <w:t>visualización del plano coronal junto con los planos sagitales y transversales</w:t>
      </w:r>
      <w:r w:rsidR="009076B7">
        <w:rPr>
          <w:rFonts w:ascii="Century" w:hAnsi="Century" w:cs="Tahoma"/>
          <w:sz w:val="24"/>
          <w:szCs w:val="24"/>
        </w:rPr>
        <w:t xml:space="preserve"> </w:t>
      </w:r>
      <w:r w:rsidR="009076B7">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1]", "plainTextFormattedCitation" : "[31]", "previouslyFormattedCitation" : "[31]" }, "properties" : { "noteIndex" : 0 }, "schema" : "https://github.com/citation-style-language/schema/raw/master/csl-citation.json" }</w:instrText>
      </w:r>
      <w:r w:rsidR="009076B7">
        <w:rPr>
          <w:rFonts w:ascii="Century" w:hAnsi="Century" w:cs="Tahoma"/>
          <w:sz w:val="24"/>
          <w:szCs w:val="24"/>
        </w:rPr>
        <w:fldChar w:fldCharType="separate"/>
      </w:r>
      <w:r w:rsidR="009076B7" w:rsidRPr="009076B7">
        <w:rPr>
          <w:rFonts w:ascii="Century" w:hAnsi="Century" w:cs="Tahoma"/>
          <w:noProof/>
          <w:sz w:val="24"/>
          <w:szCs w:val="24"/>
        </w:rPr>
        <w:t>[31]</w:t>
      </w:r>
      <w:r w:rsidR="009076B7">
        <w:rPr>
          <w:rFonts w:ascii="Century" w:hAnsi="Century" w:cs="Tahoma"/>
          <w:sz w:val="24"/>
          <w:szCs w:val="24"/>
        </w:rPr>
        <w:fldChar w:fldCharType="end"/>
      </w:r>
      <w:r w:rsidR="00BA6BCB">
        <w:rPr>
          <w:rFonts w:ascii="Century" w:hAnsi="Century" w:cs="Tahoma"/>
          <w:sz w:val="24"/>
          <w:szCs w:val="24"/>
        </w:rPr>
        <w:t xml:space="preserve">. </w:t>
      </w:r>
    </w:p>
    <w:p w:rsidR="009076B7" w:rsidRDefault="009076B7" w:rsidP="004C31B6">
      <w:pPr>
        <w:spacing w:line="276" w:lineRule="auto"/>
        <w:jc w:val="both"/>
        <w:rPr>
          <w:rFonts w:ascii="Century" w:hAnsi="Century" w:cs="Tahoma"/>
          <w:sz w:val="24"/>
          <w:szCs w:val="24"/>
        </w:rPr>
      </w:pPr>
      <w:r>
        <w:rPr>
          <w:rFonts w:ascii="Century" w:hAnsi="Century" w:cs="Tahoma"/>
          <w:sz w:val="24"/>
          <w:szCs w:val="24"/>
        </w:rPr>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con este tema </w:t>
      </w:r>
      <w:r>
        <w:rPr>
          <w:rFonts w:ascii="Century" w:hAnsi="Century" w:cs="Tahoma"/>
          <w:sz w:val="24"/>
          <w:szCs w:val="24"/>
        </w:rPr>
        <w:fldChar w:fldCharType="begin" w:fldLock="1"/>
      </w:r>
      <w:r w:rsidR="007130F4">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Pr="009076B7">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 xml:space="preserve">. </w:t>
      </w: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4   </w:t>
      </w:r>
      <w:r w:rsidR="000C5E8C">
        <w:rPr>
          <w:rFonts w:ascii="Century" w:hAnsi="Century" w:cs="Tahoma"/>
          <w:b/>
          <w:sz w:val="32"/>
          <w:szCs w:val="32"/>
        </w:rPr>
        <w:t xml:space="preserve">Capitulado </w:t>
      </w:r>
      <w:r w:rsidR="00126940">
        <w:rPr>
          <w:rFonts w:ascii="Century" w:hAnsi="Century" w:cs="Tahoma"/>
          <w:b/>
          <w:sz w:val="32"/>
          <w:szCs w:val="32"/>
        </w:rPr>
        <w:t>de la tesis</w:t>
      </w:r>
    </w:p>
    <w:p w:rsidR="000C5E8C"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los siguientes capítulos de este trabajo se muestra el estudio y la implementación de diversos métodos que serán útiles en la asistencia al médico para el análisis y uso de imágenes de ultrasonido 3D para el diagnóstico, tratamiento y monitoreo de tumores de mama.</w:t>
      </w:r>
    </w:p>
    <w:p w:rsidR="00126940"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2 se presenta un estudio detallado de </w:t>
      </w:r>
      <w:r w:rsidR="00284606">
        <w:rPr>
          <w:rFonts w:ascii="Century" w:hAnsi="Century" w:cs="Tahoma"/>
          <w:sz w:val="24"/>
          <w:szCs w:val="24"/>
        </w:rPr>
        <w:t xml:space="preserve">diversos métodos propuestos por varios autores para la generación de ultrasonido 3D a mano libre. En este capítulo también </w:t>
      </w:r>
      <w:r w:rsidR="00F96F28">
        <w:rPr>
          <w:rFonts w:ascii="Century" w:hAnsi="Century" w:cs="Tahoma"/>
          <w:sz w:val="24"/>
          <w:szCs w:val="24"/>
        </w:rPr>
        <w:t xml:space="preserve">se muestra un </w:t>
      </w:r>
      <w:r w:rsidR="00284606">
        <w:rPr>
          <w:rFonts w:ascii="Century" w:hAnsi="Century" w:cs="Tahoma"/>
          <w:sz w:val="24"/>
          <w:szCs w:val="24"/>
        </w:rPr>
        <w:t xml:space="preserve">estudio de la segmentación automática de tumores de mama en imágenes de ultrasonido, así como el estudio de la segmentación de piel y tejido en un volumen de ultrasonido. A su vez, se presenta el estudio de diversos usos que se le ha dado a las imágenes de ultrasonido en intervenciones y diagnósticos médicos </w:t>
      </w:r>
      <w:r w:rsidR="00126940">
        <w:rPr>
          <w:rFonts w:ascii="Century" w:hAnsi="Century" w:cs="Tahoma"/>
          <w:sz w:val="24"/>
          <w:szCs w:val="24"/>
        </w:rPr>
        <w:t xml:space="preserve">relacionados con los tumores de mama. </w:t>
      </w:r>
    </w:p>
    <w:p w:rsidR="00A92FF5" w:rsidRDefault="00126940"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w:t>
      </w:r>
      <w:r w:rsidR="00F96F28">
        <w:rPr>
          <w:rFonts w:ascii="Century" w:hAnsi="Century" w:cs="Tahoma"/>
          <w:sz w:val="24"/>
          <w:szCs w:val="24"/>
        </w:rPr>
        <w:t xml:space="preserve">muestra los fundamentos teóricos y la implementación </w:t>
      </w:r>
      <w:r w:rsidR="00F3535A">
        <w:rPr>
          <w:rFonts w:ascii="Century" w:hAnsi="Century" w:cs="Tahoma"/>
          <w:sz w:val="24"/>
          <w:szCs w:val="24"/>
        </w:rPr>
        <w:t>de algunos de los</w:t>
      </w:r>
      <w:r w:rsidR="00F96F28">
        <w:rPr>
          <w:rFonts w:ascii="Century" w:hAnsi="Century" w:cs="Tahoma"/>
          <w:sz w:val="24"/>
          <w:szCs w:val="24"/>
        </w:rPr>
        <w:t xml:space="preserve"> m</w:t>
      </w:r>
      <w:r w:rsidR="00F3535A">
        <w:rPr>
          <w:rFonts w:ascii="Century" w:hAnsi="Century" w:cs="Tahoma"/>
          <w:sz w:val="24"/>
          <w:szCs w:val="24"/>
        </w:rPr>
        <w:t>étodos descritos en el capítulo 2,  que serán útiles para la generación de una máscara de segmentación que divida</w:t>
      </w:r>
      <w:r w:rsidR="00A92FF5">
        <w:rPr>
          <w:rFonts w:ascii="Century" w:hAnsi="Century" w:cs="Tahoma"/>
          <w:sz w:val="24"/>
          <w:szCs w:val="24"/>
        </w:rPr>
        <w:t xml:space="preserve"> la piel, el tejido norma y la lesión en imágenes de ultrasonido de mama para su análisis, así como la creación de una malla de tetraedros a partir de la máscara de segmentación que podrá ser utilizada en la asistencia de procedimientos médicos.</w:t>
      </w:r>
    </w:p>
    <w:p w:rsidR="00696BDE" w:rsidRDefault="00A92FF5"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La validación y los resultados de los métodos implementados en el capítulo 3 se presentan en el capítulo 4. Se realizaron diferentes pruebas para validar la exactitud de los métodos implementados con el fin de proporcionar una medida del error cometido por los métodos y as</w:t>
      </w:r>
      <w:r w:rsidR="00696BDE">
        <w:rPr>
          <w:rFonts w:ascii="Century" w:hAnsi="Century" w:cs="Tahoma"/>
          <w:sz w:val="24"/>
          <w:szCs w:val="24"/>
        </w:rPr>
        <w:t>í conocer cuáles son los alcances y limitaciones de cada uno</w:t>
      </w:r>
      <w:r>
        <w:rPr>
          <w:rFonts w:ascii="Century" w:hAnsi="Century" w:cs="Tahoma"/>
          <w:sz w:val="24"/>
          <w:szCs w:val="24"/>
        </w:rPr>
        <w:t>.</w:t>
      </w:r>
    </w:p>
    <w:p w:rsidR="00696BDE" w:rsidRDefault="00696BD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el capítulo 5 se discuten algunas de las aplicaciones en las cuales se podrán utilizar los métodos implementados y como es que estos pueden mejorar y favorecer los resultados.</w:t>
      </w:r>
    </w:p>
    <w:p w:rsidR="000C5E8C" w:rsidRDefault="00696BD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lastRenderedPageBreak/>
        <w:t xml:space="preserve">Por ultimo en el capítulo 6 se presenta una discusión acerca del trabajo realizado y sus resultados para posteriormente llegar a una conclusión de la importancia del uso de estos métodos y como benefician al médico en la realización de diagnósticos y </w:t>
      </w:r>
      <w:r w:rsidR="00F5293C">
        <w:rPr>
          <w:rFonts w:ascii="Century" w:hAnsi="Century" w:cs="Tahoma"/>
          <w:sz w:val="24"/>
          <w:szCs w:val="24"/>
        </w:rPr>
        <w:t xml:space="preserve">procedimientos mediante el uso de ultrasonido. </w:t>
      </w:r>
      <w:r>
        <w:rPr>
          <w:rFonts w:ascii="Century" w:hAnsi="Century" w:cs="Tahoma"/>
          <w:sz w:val="24"/>
          <w:szCs w:val="24"/>
        </w:rPr>
        <w:t xml:space="preserve"> </w:t>
      </w:r>
      <w:r w:rsidR="00A92FF5">
        <w:rPr>
          <w:rFonts w:ascii="Century" w:hAnsi="Century" w:cs="Tahoma"/>
          <w:sz w:val="24"/>
          <w:szCs w:val="24"/>
        </w:rPr>
        <w:t xml:space="preserve"> </w:t>
      </w:r>
      <w:r w:rsidR="00F3535A">
        <w:rPr>
          <w:rFonts w:ascii="Century" w:hAnsi="Century" w:cs="Tahoma"/>
          <w:sz w:val="24"/>
          <w:szCs w:val="24"/>
        </w:rPr>
        <w:t xml:space="preserve"> </w:t>
      </w:r>
      <w:r w:rsidR="000C5E8C">
        <w:rPr>
          <w:rFonts w:ascii="Century" w:hAnsi="Century" w:cs="Tahoma"/>
          <w:sz w:val="24"/>
          <w:szCs w:val="24"/>
        </w:rPr>
        <w:t xml:space="preserve"> </w:t>
      </w:r>
    </w:p>
    <w:p w:rsidR="00F5293C" w:rsidRDefault="00F5293C" w:rsidP="000C5E8C">
      <w:pPr>
        <w:tabs>
          <w:tab w:val="left" w:pos="720"/>
          <w:tab w:val="left" w:pos="900"/>
        </w:tabs>
        <w:spacing w:line="276" w:lineRule="auto"/>
        <w:jc w:val="both"/>
        <w:rPr>
          <w:rFonts w:ascii="Century" w:hAnsi="Century" w:cs="Tahoma"/>
          <w:b/>
          <w:sz w:val="32"/>
          <w:szCs w:val="24"/>
        </w:rPr>
      </w:pPr>
      <w:r>
        <w:rPr>
          <w:rFonts w:ascii="Century" w:hAnsi="Century" w:cs="Tahoma"/>
          <w:b/>
          <w:sz w:val="32"/>
          <w:szCs w:val="24"/>
        </w:rPr>
        <w:t>Referencias del capítulo</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cs="Tahoma"/>
          <w:sz w:val="18"/>
          <w:szCs w:val="20"/>
        </w:rPr>
        <w:fldChar w:fldCharType="begin" w:fldLock="1"/>
      </w:r>
      <w:r w:rsidRPr="007130F4">
        <w:rPr>
          <w:rFonts w:ascii="Century" w:hAnsi="Century" w:cs="Tahoma"/>
          <w:sz w:val="18"/>
          <w:szCs w:val="20"/>
        </w:rPr>
        <w:instrText xml:space="preserve">ADDIN Mendeley Bibliography CSL_BIBLIOGRAPHY </w:instrText>
      </w:r>
      <w:r w:rsidRPr="007130F4">
        <w:rPr>
          <w:rFonts w:ascii="Century" w:hAnsi="Century" w:cs="Tahoma"/>
          <w:sz w:val="18"/>
          <w:szCs w:val="20"/>
        </w:rPr>
        <w:fldChar w:fldCharType="separate"/>
      </w:r>
      <w:r w:rsidRPr="007130F4">
        <w:rPr>
          <w:rFonts w:ascii="Century" w:hAnsi="Century"/>
          <w:noProof/>
          <w:sz w:val="18"/>
        </w:rPr>
        <w:t>[1]</w:t>
      </w:r>
      <w:r w:rsidRPr="007130F4">
        <w:rPr>
          <w:rFonts w:ascii="Century" w:hAnsi="Century"/>
          <w:noProof/>
          <w:sz w:val="18"/>
        </w:rPr>
        <w:tab/>
        <w:t xml:space="preserve">S. Gokhale, “Ultrasound characterization of breast masses.,” </w:t>
      </w:r>
      <w:r w:rsidRPr="007130F4">
        <w:rPr>
          <w:rFonts w:ascii="Century" w:hAnsi="Century"/>
          <w:i/>
          <w:iCs/>
          <w:noProof/>
          <w:sz w:val="18"/>
        </w:rPr>
        <w:t>Indian J. Radiol. Imaging</w:t>
      </w:r>
      <w:r w:rsidRPr="007130F4">
        <w:rPr>
          <w:rFonts w:ascii="Century" w:hAnsi="Century"/>
          <w:noProof/>
          <w:sz w:val="18"/>
        </w:rPr>
        <w:t>, vol. 19, no. 3, pp. 242–7, Jan. .</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w:t>
      </w:r>
      <w:r w:rsidRPr="007130F4">
        <w:rPr>
          <w:rFonts w:ascii="Century" w:hAnsi="Century"/>
          <w:noProof/>
          <w:sz w:val="18"/>
        </w:rPr>
        <w:tab/>
        <w:t xml:space="preserve">R. A. S. Martin J. Yaffe, Roberta Jong, Etta D., Kathleen I. Pritchard, “Earlier Detection and Diagnosis of Breast Cancer: {,” in </w:t>
      </w:r>
      <w:r w:rsidRPr="007130F4">
        <w:rPr>
          <w:rFonts w:ascii="Century" w:hAnsi="Century"/>
          <w:i/>
          <w:iCs/>
          <w:noProof/>
          <w:sz w:val="18"/>
        </w:rPr>
        <w:t>Canadian Breast Cancer Foundation</w:t>
      </w:r>
      <w:r w:rsidRPr="007130F4">
        <w:rPr>
          <w:rFonts w:ascii="Century" w:hAnsi="Century"/>
          <w:noProof/>
          <w:sz w:val="18"/>
        </w:rPr>
        <w:t>, 2015.</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3]</w:t>
      </w:r>
      <w:r w:rsidRPr="007130F4">
        <w:rPr>
          <w:rFonts w:ascii="Century" w:hAnsi="Century"/>
          <w:noProof/>
          <w:sz w:val="18"/>
        </w:rPr>
        <w:tab/>
        <w:t xml:space="preserve">American Cancer Society, “Breast Cancer Prevention and Early Detection,” </w:t>
      </w:r>
      <w:r w:rsidRPr="007130F4">
        <w:rPr>
          <w:rFonts w:ascii="Century" w:hAnsi="Century"/>
          <w:i/>
          <w:iCs/>
          <w:noProof/>
          <w:sz w:val="18"/>
        </w:rPr>
        <w:t>http://www.cancer.org/Cancer/BreastCancer/</w:t>
      </w:r>
      <w:r w:rsidRPr="007130F4">
        <w:rPr>
          <w:rFonts w:ascii="Century" w:hAnsi="Century"/>
          <w:noProof/>
          <w:sz w:val="18"/>
        </w:rPr>
        <w:t>, 2015. .</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4]</w:t>
      </w:r>
      <w:r w:rsidRPr="007130F4">
        <w:rPr>
          <w:rFonts w:ascii="Century" w:hAnsi="Century"/>
          <w:noProof/>
          <w:sz w:val="18"/>
        </w:rPr>
        <w:tab/>
        <w:t xml:space="preserve">J. Jiao and Y. Wang, “Automatic boundary detection in breast ultrasound images based on improved pulse coupled neural network and active contour model,” in </w:t>
      </w:r>
      <w:r w:rsidRPr="007130F4">
        <w:rPr>
          <w:rFonts w:ascii="Century" w:hAnsi="Century"/>
          <w:i/>
          <w:iCs/>
          <w:noProof/>
          <w:sz w:val="18"/>
        </w:rPr>
        <w:t>5th International Conference on Bioinformatics and Biomedical Engineering, iCBBE 2011</w:t>
      </w:r>
      <w:r w:rsidRPr="007130F4">
        <w:rPr>
          <w:rFonts w:ascii="Century" w:hAnsi="Century"/>
          <w:noProof/>
          <w:sz w:val="18"/>
        </w:rPr>
        <w:t>, 2011.</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5]</w:t>
      </w:r>
      <w:r w:rsidRPr="007130F4">
        <w:rPr>
          <w:rFonts w:ascii="Century" w:hAnsi="Century"/>
          <w:noProof/>
          <w:sz w:val="18"/>
        </w:rPr>
        <w:tab/>
        <w:t xml:space="preserve">J. H. Youk, E. K. Kim, M. J. Kim, J. Y. Lee, and K. K. Oh, “Missed breast cancers at US-guided core needle biopsy: how to reduce them,” </w:t>
      </w:r>
      <w:r w:rsidRPr="007130F4">
        <w:rPr>
          <w:rFonts w:ascii="Century" w:hAnsi="Century"/>
          <w:i/>
          <w:iCs/>
          <w:noProof/>
          <w:sz w:val="18"/>
        </w:rPr>
        <w:t>Radiographics</w:t>
      </w:r>
      <w:r w:rsidRPr="007130F4">
        <w:rPr>
          <w:rFonts w:ascii="Century" w:hAnsi="Century"/>
          <w:noProof/>
          <w:sz w:val="18"/>
        </w:rPr>
        <w:t>, vol. 27, no. 1, pp. 79–94, 2007.</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6]</w:t>
      </w:r>
      <w:r w:rsidRPr="007130F4">
        <w:rPr>
          <w:rFonts w:ascii="Century" w:hAnsi="Century"/>
          <w:noProof/>
          <w:sz w:val="18"/>
        </w:rPr>
        <w:tab/>
        <w:t xml:space="preserve">A. Madabhushi and D. N. Metaxas, “Combining low-, high-level and empirical domain knowledge for automated segmentation of ultrasonic breast lesions,” </w:t>
      </w:r>
      <w:r w:rsidRPr="007130F4">
        <w:rPr>
          <w:rFonts w:ascii="Century" w:hAnsi="Century"/>
          <w:i/>
          <w:iCs/>
          <w:noProof/>
          <w:sz w:val="18"/>
        </w:rPr>
        <w:t>IEEE Trans. Med. Imaging</w:t>
      </w:r>
      <w:r w:rsidRPr="007130F4">
        <w:rPr>
          <w:rFonts w:ascii="Century" w:hAnsi="Century"/>
          <w:noProof/>
          <w:sz w:val="18"/>
        </w:rPr>
        <w:t>, vol. 22, no. 2, pp. 155–169, 2003.</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7]</w:t>
      </w:r>
      <w:r w:rsidRPr="007130F4">
        <w:rPr>
          <w:rFonts w:ascii="Century" w:hAnsi="Century"/>
          <w:noProof/>
          <w:sz w:val="18"/>
        </w:rPr>
        <w:tab/>
        <w:t xml:space="preserve">A. Ayvaci, P. Yan, S. Xu, S. Soatto, and J. Kruecker, “Biopsy needle detection in transrectal ultrasound,” </w:t>
      </w:r>
      <w:r w:rsidRPr="007130F4">
        <w:rPr>
          <w:rFonts w:ascii="Century" w:hAnsi="Century"/>
          <w:i/>
          <w:iCs/>
          <w:noProof/>
          <w:sz w:val="18"/>
        </w:rPr>
        <w:t>Comput. Med. Imaging Graph.</w:t>
      </w:r>
      <w:r w:rsidRPr="007130F4">
        <w:rPr>
          <w:rFonts w:ascii="Century" w:hAnsi="Century"/>
          <w:noProof/>
          <w:sz w:val="18"/>
        </w:rPr>
        <w:t>, vol. 35, no. 7–8, pp. 653–659, 2011.</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8]</w:t>
      </w:r>
      <w:r w:rsidRPr="007130F4">
        <w:rPr>
          <w:rFonts w:ascii="Century" w:hAnsi="Century"/>
          <w:noProof/>
          <w:sz w:val="18"/>
        </w:rPr>
        <w:tab/>
        <w:t xml:space="preserve">F. S. Azar, D. N. Metaxas, and M. D. Schnall, “Methods for Modeling and Predicting Mechanical Deformations of the Breast under External Perturbations,” </w:t>
      </w:r>
      <w:r w:rsidRPr="007130F4">
        <w:rPr>
          <w:rFonts w:ascii="Century" w:hAnsi="Century"/>
          <w:i/>
          <w:iCs/>
          <w:noProof/>
          <w:sz w:val="18"/>
        </w:rPr>
        <w:t>Handb. Numer. Anal.</w:t>
      </w:r>
      <w:r w:rsidRPr="007130F4">
        <w:rPr>
          <w:rFonts w:ascii="Century" w:hAnsi="Century"/>
          <w:noProof/>
          <w:sz w:val="18"/>
        </w:rPr>
        <w:t>, vol. 12, pp. 591–656, 2004.</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9]</w:t>
      </w:r>
      <w:r w:rsidRPr="007130F4">
        <w:rPr>
          <w:rFonts w:ascii="Century" w:hAnsi="Century"/>
          <w:noProof/>
          <w:sz w:val="18"/>
        </w:rPr>
        <w:tab/>
        <w:t xml:space="preserve">D. Magee, Y. Zhu, R. Ratnalingam, P. Gardner, and D. Kessel, “An augmented reality simulator for ultrasound guided needle placement training,” </w:t>
      </w:r>
      <w:r w:rsidRPr="007130F4">
        <w:rPr>
          <w:rFonts w:ascii="Century" w:hAnsi="Century"/>
          <w:i/>
          <w:iCs/>
          <w:noProof/>
          <w:sz w:val="18"/>
        </w:rPr>
        <w:t>Med. Biol. Eng. Comput.</w:t>
      </w:r>
      <w:r w:rsidRPr="007130F4">
        <w:rPr>
          <w:rFonts w:ascii="Century" w:hAnsi="Century"/>
          <w:noProof/>
          <w:sz w:val="18"/>
        </w:rPr>
        <w:t>, vol. 45, no. 10, pp. 957–967, 2007.</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0]</w:t>
      </w:r>
      <w:r w:rsidRPr="007130F4">
        <w:rPr>
          <w:rFonts w:ascii="Century" w:hAnsi="Century"/>
          <w:noProof/>
          <w:sz w:val="18"/>
        </w:rPr>
        <w:tab/>
        <w:t xml:space="preserve">A. T. Stavros, D. Thickman, C. L. Rapp, M. A. Dennis, S. H. Parker, and G. A. Sisney, “Solid breast nodules: Use of sonography to distinguish between benign and malignant lesions,” </w:t>
      </w:r>
      <w:r w:rsidRPr="007130F4">
        <w:rPr>
          <w:rFonts w:ascii="Century" w:hAnsi="Century"/>
          <w:i/>
          <w:iCs/>
          <w:noProof/>
          <w:sz w:val="18"/>
        </w:rPr>
        <w:t>Radiology</w:t>
      </w:r>
      <w:r w:rsidRPr="007130F4">
        <w:rPr>
          <w:rFonts w:ascii="Century" w:hAnsi="Century"/>
          <w:noProof/>
          <w:sz w:val="18"/>
        </w:rPr>
        <w:t>, vol. 196, no. 1, pp. 123–134, 1995.</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1]</w:t>
      </w:r>
      <w:r w:rsidRPr="007130F4">
        <w:rPr>
          <w:rFonts w:ascii="Century" w:hAnsi="Century"/>
          <w:noProof/>
          <w:sz w:val="18"/>
        </w:rPr>
        <w:tab/>
        <w:t xml:space="preserve">G. Rahbar, A. C. Sie, G. C. Hansen, J. S. Prince, M. L. Melany, H. E. Reynolds, V. P. Jackson, J. W. Sayre, and L. W. Bassett, “Benign versus malignant solid breast masses: US differentiation.,” </w:t>
      </w:r>
      <w:r w:rsidRPr="007130F4">
        <w:rPr>
          <w:rFonts w:ascii="Century" w:hAnsi="Century"/>
          <w:i/>
          <w:iCs/>
          <w:noProof/>
          <w:sz w:val="18"/>
        </w:rPr>
        <w:t>Radiology</w:t>
      </w:r>
      <w:r w:rsidRPr="007130F4">
        <w:rPr>
          <w:rFonts w:ascii="Century" w:hAnsi="Century"/>
          <w:noProof/>
          <w:sz w:val="18"/>
        </w:rPr>
        <w:t>, vol. 213, no. 3, pp. 889–94, Dec. 1999.</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2]</w:t>
      </w:r>
      <w:r w:rsidRPr="007130F4">
        <w:rPr>
          <w:rFonts w:ascii="Century" w:hAnsi="Century"/>
          <w:noProof/>
          <w:sz w:val="18"/>
        </w:rPr>
        <w:tab/>
        <w:t xml:space="preserve">M. Halliwell, “A tutorial on ultrasonic physics and imaging techniques,” </w:t>
      </w:r>
      <w:r w:rsidRPr="007130F4">
        <w:rPr>
          <w:rFonts w:ascii="Century" w:hAnsi="Century"/>
          <w:i/>
          <w:iCs/>
          <w:noProof/>
          <w:sz w:val="18"/>
        </w:rPr>
        <w:t>Proc. Inst. Mech. Eng. Part H J. Eng. Med.</w:t>
      </w:r>
      <w:r w:rsidRPr="007130F4">
        <w:rPr>
          <w:rFonts w:ascii="Century" w:hAnsi="Century"/>
          <w:noProof/>
          <w:sz w:val="18"/>
        </w:rPr>
        <w:t>, vol. 224, no. 2, pp. 127–142, 2010.</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3]</w:t>
      </w:r>
      <w:r w:rsidRPr="007130F4">
        <w:rPr>
          <w:rFonts w:ascii="Century" w:hAnsi="Century"/>
          <w:noProof/>
          <w:sz w:val="18"/>
        </w:rPr>
        <w:tab/>
        <w:t xml:space="preserve">A. T. Stavros, D. Thickman, C. L. Rapp, M. A. Dennis, S. H. Parker, and G. A. Sisney, “Solid breast nodules: use of sonography to distinguish between benign and malignant lesions.,” </w:t>
      </w:r>
      <w:r w:rsidRPr="007130F4">
        <w:rPr>
          <w:rFonts w:ascii="Century" w:hAnsi="Century"/>
          <w:i/>
          <w:iCs/>
          <w:noProof/>
          <w:sz w:val="18"/>
        </w:rPr>
        <w:t>Radiology</w:t>
      </w:r>
      <w:r w:rsidRPr="007130F4">
        <w:rPr>
          <w:rFonts w:ascii="Century" w:hAnsi="Century"/>
          <w:noProof/>
          <w:sz w:val="18"/>
        </w:rPr>
        <w:t>, vol. 196, no. 1, pp. 123–34, Jul. 1995.</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4]</w:t>
      </w:r>
      <w:r w:rsidRPr="007130F4">
        <w:rPr>
          <w:rFonts w:ascii="Century" w:hAnsi="Century"/>
          <w:noProof/>
          <w:sz w:val="18"/>
        </w:rPr>
        <w:tab/>
        <w:t xml:space="preserve">M. B. Mainiero, A. Goldkamp, E. Lazarus, L. Livingston, S. L. Koelliker, B. Schepps, and W. W. Mayo-Smith, “Characterization of Breast Masses With Sonography: Can Biopsy of Some Solid Masses Be Deferred?,” </w:t>
      </w:r>
      <w:r w:rsidRPr="007130F4">
        <w:rPr>
          <w:rFonts w:ascii="Century" w:hAnsi="Century"/>
          <w:i/>
          <w:iCs/>
          <w:noProof/>
          <w:sz w:val="18"/>
        </w:rPr>
        <w:t>J. Ultrasound Med.</w:t>
      </w:r>
      <w:r w:rsidRPr="007130F4">
        <w:rPr>
          <w:rFonts w:ascii="Century" w:hAnsi="Century"/>
          <w:noProof/>
          <w:sz w:val="18"/>
        </w:rPr>
        <w:t>, vol. 24, no. 2, pp. 161–167, Feb. 2005.</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5]</w:t>
      </w:r>
      <w:r w:rsidRPr="007130F4">
        <w:rPr>
          <w:rFonts w:ascii="Century" w:hAnsi="Century"/>
          <w:noProof/>
          <w:sz w:val="18"/>
        </w:rPr>
        <w:tab/>
        <w:t xml:space="preserve">S.-C. Chen, Y.-C. Cheung, C.-H. Su, M.-F. Chen, T.-L. Hwang, and S. Hsueh, “Analysis of sonographic features for the differentiation of benign and malignant breast tumors of different sizes.,” </w:t>
      </w:r>
      <w:r w:rsidRPr="007130F4">
        <w:rPr>
          <w:rFonts w:ascii="Century" w:hAnsi="Century"/>
          <w:i/>
          <w:iCs/>
          <w:noProof/>
          <w:sz w:val="18"/>
        </w:rPr>
        <w:t>Ultrasound Obstet. Gynecol.</w:t>
      </w:r>
      <w:r w:rsidRPr="007130F4">
        <w:rPr>
          <w:rFonts w:ascii="Century" w:hAnsi="Century"/>
          <w:noProof/>
          <w:sz w:val="18"/>
        </w:rPr>
        <w:t>, vol. 23, no. 2, pp. 188–93, Feb. 2004.</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6]</w:t>
      </w:r>
      <w:r w:rsidRPr="007130F4">
        <w:rPr>
          <w:rFonts w:ascii="Century" w:hAnsi="Century"/>
          <w:noProof/>
          <w:sz w:val="18"/>
        </w:rPr>
        <w:tab/>
        <w:t xml:space="preserve">A. T. Harris, “Case 41: Ductal carcinoma in situ.,” </w:t>
      </w:r>
      <w:r w:rsidRPr="007130F4">
        <w:rPr>
          <w:rFonts w:ascii="Century" w:hAnsi="Century"/>
          <w:i/>
          <w:iCs/>
          <w:noProof/>
          <w:sz w:val="18"/>
        </w:rPr>
        <w:t>Radiology</w:t>
      </w:r>
      <w:r w:rsidRPr="007130F4">
        <w:rPr>
          <w:rFonts w:ascii="Century" w:hAnsi="Century"/>
          <w:noProof/>
          <w:sz w:val="18"/>
        </w:rPr>
        <w:t>, vol. 221, no. 3, pp. 770–3, Dec. 2001.</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7]</w:t>
      </w:r>
      <w:r w:rsidRPr="007130F4">
        <w:rPr>
          <w:rFonts w:ascii="Century" w:hAnsi="Century"/>
          <w:noProof/>
          <w:sz w:val="18"/>
        </w:rPr>
        <w:tab/>
        <w:t xml:space="preserve">R. F. Brem, M. Ioffe, J. A. Rapelyea, K. G. Yost, J. M. Weigert, M. L. Bertrand, and L. H. Stern, “Invasive lobular carcinoma: detection with mammography, sonography, MRI, and breast-specific gamma imaging.,” </w:t>
      </w:r>
      <w:r w:rsidRPr="007130F4">
        <w:rPr>
          <w:rFonts w:ascii="Century" w:hAnsi="Century"/>
          <w:i/>
          <w:iCs/>
          <w:noProof/>
          <w:sz w:val="18"/>
        </w:rPr>
        <w:t>AJR. Am. J. Roentgenol.</w:t>
      </w:r>
      <w:r w:rsidRPr="007130F4">
        <w:rPr>
          <w:rFonts w:ascii="Century" w:hAnsi="Century"/>
          <w:noProof/>
          <w:sz w:val="18"/>
        </w:rPr>
        <w:t>, vol. 192, no. 2, pp. 379–83, Feb. 2009.</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8]</w:t>
      </w:r>
      <w:r w:rsidRPr="007130F4">
        <w:rPr>
          <w:rFonts w:ascii="Century" w:hAnsi="Century"/>
          <w:noProof/>
          <w:sz w:val="18"/>
        </w:rPr>
        <w:tab/>
        <w:t xml:space="preserve">L. Mahoney and A. Csima, “Efficiency of palpation in clinical detection of breast cancer.,” </w:t>
      </w:r>
      <w:r w:rsidRPr="007130F4">
        <w:rPr>
          <w:rFonts w:ascii="Century" w:hAnsi="Century"/>
          <w:i/>
          <w:iCs/>
          <w:noProof/>
          <w:sz w:val="18"/>
        </w:rPr>
        <w:t>Can. Med. Assoc. J.</w:t>
      </w:r>
      <w:r w:rsidRPr="007130F4">
        <w:rPr>
          <w:rFonts w:ascii="Century" w:hAnsi="Century"/>
          <w:noProof/>
          <w:sz w:val="18"/>
        </w:rPr>
        <w:t>, vol. 127, no. 8, pp. 729–30, Oct. 1982.</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19]</w:t>
      </w:r>
      <w:r w:rsidRPr="007130F4">
        <w:rPr>
          <w:rFonts w:ascii="Century" w:hAnsi="Century"/>
          <w:noProof/>
          <w:sz w:val="18"/>
        </w:rPr>
        <w:tab/>
        <w:t xml:space="preserve">J.-L. Gennisson, T. Deffieux, M. Fink, and M. Tanter, “Ultrasound elastography: principles and techniques.,” </w:t>
      </w:r>
      <w:r w:rsidRPr="007130F4">
        <w:rPr>
          <w:rFonts w:ascii="Century" w:hAnsi="Century"/>
          <w:i/>
          <w:iCs/>
          <w:noProof/>
          <w:sz w:val="18"/>
        </w:rPr>
        <w:t>Diagn. Interv. Imaging</w:t>
      </w:r>
      <w:r w:rsidRPr="007130F4">
        <w:rPr>
          <w:rFonts w:ascii="Century" w:hAnsi="Century"/>
          <w:noProof/>
          <w:sz w:val="18"/>
        </w:rPr>
        <w:t>, vol. 94, no. 5, pp. 487–95, May 2013.</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0]</w:t>
      </w:r>
      <w:r w:rsidRPr="007130F4">
        <w:rPr>
          <w:rFonts w:ascii="Century" w:hAnsi="Century"/>
          <w:noProof/>
          <w:sz w:val="18"/>
        </w:rPr>
        <w:tab/>
        <w:t xml:space="preserve">J. E. Lindop, G. M. Treece, A. H. Gee, and R. W. Prager, “3D elastography using freehand ultrasound,” </w:t>
      </w:r>
      <w:r w:rsidRPr="007130F4">
        <w:rPr>
          <w:rFonts w:ascii="Century" w:hAnsi="Century"/>
          <w:i/>
          <w:iCs/>
          <w:noProof/>
          <w:sz w:val="18"/>
        </w:rPr>
        <w:t>Ultrasound Med. Biol.</w:t>
      </w:r>
      <w:r w:rsidRPr="007130F4">
        <w:rPr>
          <w:rFonts w:ascii="Century" w:hAnsi="Century"/>
          <w:noProof/>
          <w:sz w:val="18"/>
        </w:rPr>
        <w:t>, vol. 32, no. 4, pp. 529–545, 2006.</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lastRenderedPageBreak/>
        <w:t>[21]</w:t>
      </w:r>
      <w:r w:rsidRPr="007130F4">
        <w:rPr>
          <w:rFonts w:ascii="Century" w:hAnsi="Century"/>
          <w:noProof/>
          <w:sz w:val="18"/>
        </w:rPr>
        <w:tab/>
        <w:t xml:space="preserve">P.-L. Yen, D.-R. Chen, K.-T. Yeh, and P.-Y. Chu, “Development of a stiffness measurement accessory for ultrasound in breast cancer diagnosis,” </w:t>
      </w:r>
      <w:r w:rsidRPr="007130F4">
        <w:rPr>
          <w:rFonts w:ascii="Century" w:hAnsi="Century"/>
          <w:i/>
          <w:iCs/>
          <w:noProof/>
          <w:sz w:val="18"/>
        </w:rPr>
        <w:t>Med. Eng. Phys.</w:t>
      </w:r>
      <w:r w:rsidRPr="007130F4">
        <w:rPr>
          <w:rFonts w:ascii="Century" w:hAnsi="Century"/>
          <w:noProof/>
          <w:sz w:val="18"/>
        </w:rPr>
        <w:t>, vol. 33, no. 9, pp. 1108–1119, 2011.</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2]</w:t>
      </w:r>
      <w:r w:rsidRPr="007130F4">
        <w:rPr>
          <w:rFonts w:ascii="Century" w:hAnsi="Century"/>
          <w:noProof/>
          <w:sz w:val="18"/>
        </w:rPr>
        <w:tab/>
        <w:t xml:space="preserve">O. Goksel and S. E. Salcudean, “B-Mode Ultrasound Image Simulation in Deformable 3-D Medium,” </w:t>
      </w:r>
      <w:r w:rsidRPr="007130F4">
        <w:rPr>
          <w:rFonts w:ascii="Century" w:hAnsi="Century"/>
          <w:i/>
          <w:iCs/>
          <w:noProof/>
          <w:sz w:val="18"/>
        </w:rPr>
        <w:t>IEEE Trans. Med. Imaging,</w:t>
      </w:r>
      <w:r w:rsidRPr="007130F4">
        <w:rPr>
          <w:rFonts w:ascii="Century" w:hAnsi="Century"/>
          <w:noProof/>
          <w:sz w:val="18"/>
        </w:rPr>
        <w:t xml:space="preserve"> vol. 28, pp. 1657–1669, 2009.</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3]</w:t>
      </w:r>
      <w:r w:rsidRPr="007130F4">
        <w:rPr>
          <w:rFonts w:ascii="Century" w:hAnsi="Century"/>
          <w:noProof/>
          <w:sz w:val="18"/>
        </w:rPr>
        <w:tab/>
        <w:t xml:space="preserve">A. Fenster, K. Surry, W. Smith, and D. B. Downey, “The use of three-dimensional ultrasound imaging in breast biopsy and prostate therapy,” </w:t>
      </w:r>
      <w:r w:rsidRPr="007130F4">
        <w:rPr>
          <w:rFonts w:ascii="Century" w:hAnsi="Century"/>
          <w:i/>
          <w:iCs/>
          <w:noProof/>
          <w:sz w:val="18"/>
        </w:rPr>
        <w:t>Meas. J. Int. Meas. Confed.</w:t>
      </w:r>
      <w:r w:rsidRPr="007130F4">
        <w:rPr>
          <w:rFonts w:ascii="Century" w:hAnsi="Century"/>
          <w:noProof/>
          <w:sz w:val="18"/>
        </w:rPr>
        <w:t>, vol. 36, no. 3–4, pp. 245–256, 2004.</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4]</w:t>
      </w:r>
      <w:r w:rsidRPr="007130F4">
        <w:rPr>
          <w:rFonts w:ascii="Century" w:hAnsi="Century"/>
          <w:noProof/>
          <w:sz w:val="18"/>
        </w:rPr>
        <w:tab/>
        <w:t xml:space="preserve">A. Fenster, K. J. M. Surry, G. R. Mills, and D. B. Downey, “3D ultrasound guided breast biopsy system,” </w:t>
      </w:r>
      <w:r w:rsidRPr="007130F4">
        <w:rPr>
          <w:rFonts w:ascii="Century" w:hAnsi="Century"/>
          <w:i/>
          <w:iCs/>
          <w:noProof/>
          <w:sz w:val="18"/>
        </w:rPr>
        <w:t>Ultrasonics</w:t>
      </w:r>
      <w:r w:rsidRPr="007130F4">
        <w:rPr>
          <w:rFonts w:ascii="Century" w:hAnsi="Century"/>
          <w:noProof/>
          <w:sz w:val="18"/>
        </w:rPr>
        <w:t>, vol. 42, no. 1–9, pp. 769–774, 2004.</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5]</w:t>
      </w:r>
      <w:r w:rsidRPr="007130F4">
        <w:rPr>
          <w:rFonts w:ascii="Century" w:hAnsi="Century"/>
          <w:noProof/>
          <w:sz w:val="18"/>
        </w:rPr>
        <w:tab/>
        <w:t xml:space="preserve">J. A. Jensen, “Medical ultrasound imaging,” </w:t>
      </w:r>
      <w:r w:rsidRPr="007130F4">
        <w:rPr>
          <w:rFonts w:ascii="Century" w:hAnsi="Century"/>
          <w:i/>
          <w:iCs/>
          <w:noProof/>
          <w:sz w:val="18"/>
        </w:rPr>
        <w:t>Prog. Biophys. Mol. Biol.</w:t>
      </w:r>
      <w:r w:rsidRPr="007130F4">
        <w:rPr>
          <w:rFonts w:ascii="Century" w:hAnsi="Century"/>
          <w:noProof/>
          <w:sz w:val="18"/>
        </w:rPr>
        <w:t>, vol. 93, no. 1–3, pp. 153–165, 2007.</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6]</w:t>
      </w:r>
      <w:r w:rsidRPr="007130F4">
        <w:rPr>
          <w:rFonts w:ascii="Century" w:hAnsi="Century"/>
          <w:noProof/>
          <w:sz w:val="18"/>
        </w:rPr>
        <w:tab/>
        <w:t xml:space="preserve">R. Rohling, A. Gee, and L. Berman, “Three-dimensional spatial compounding of ultrasound images,” </w:t>
      </w:r>
      <w:r w:rsidRPr="007130F4">
        <w:rPr>
          <w:rFonts w:ascii="Century" w:hAnsi="Century"/>
          <w:i/>
          <w:iCs/>
          <w:noProof/>
          <w:sz w:val="18"/>
        </w:rPr>
        <w:t>Med. Image Anal.</w:t>
      </w:r>
      <w:r w:rsidRPr="007130F4">
        <w:rPr>
          <w:rFonts w:ascii="Century" w:hAnsi="Century"/>
          <w:noProof/>
          <w:sz w:val="18"/>
        </w:rPr>
        <w:t>, vol. 1, no. 3, pp. 177–193, 1997.</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7]</w:t>
      </w:r>
      <w:r w:rsidRPr="007130F4">
        <w:rPr>
          <w:rFonts w:ascii="Century" w:hAnsi="Century"/>
          <w:noProof/>
          <w:sz w:val="18"/>
        </w:rPr>
        <w:tab/>
        <w:t xml:space="preserve">O. V. Solberg, F. Lindseth, H. Torp, R. E. Blake, and T. A. N. Hernes, “Freehand 3D Ultrasound Reconstruction Algorithms—A Review,” </w:t>
      </w:r>
      <w:r w:rsidRPr="007130F4">
        <w:rPr>
          <w:rFonts w:ascii="Century" w:hAnsi="Century"/>
          <w:i/>
          <w:iCs/>
          <w:noProof/>
          <w:sz w:val="18"/>
        </w:rPr>
        <w:t>Ultrasound Med. Biol.</w:t>
      </w:r>
      <w:r w:rsidRPr="007130F4">
        <w:rPr>
          <w:rFonts w:ascii="Century" w:hAnsi="Century"/>
          <w:noProof/>
          <w:sz w:val="18"/>
        </w:rPr>
        <w:t>, vol. 33, no. 7, pp. 991–1009, 2007.</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8]</w:t>
      </w:r>
      <w:r w:rsidRPr="007130F4">
        <w:rPr>
          <w:rFonts w:ascii="Century" w:hAnsi="Century"/>
          <w:noProof/>
          <w:sz w:val="18"/>
        </w:rPr>
        <w:tab/>
        <w:t xml:space="preserve">D. Kotsianos-Hermle, K. M. Hiltawsky, S. Wirth, T. Fischer, K. Friese, and M. Reiser, “Analysis of 107 breast lesions with automated 3D ultrasound and comparison with mammography and manual ultrasound.,” </w:t>
      </w:r>
      <w:r w:rsidRPr="007130F4">
        <w:rPr>
          <w:rFonts w:ascii="Century" w:hAnsi="Century"/>
          <w:i/>
          <w:iCs/>
          <w:noProof/>
          <w:sz w:val="18"/>
        </w:rPr>
        <w:t>Eur. J. Radiol.</w:t>
      </w:r>
      <w:r w:rsidRPr="007130F4">
        <w:rPr>
          <w:rFonts w:ascii="Century" w:hAnsi="Century"/>
          <w:noProof/>
          <w:sz w:val="18"/>
        </w:rPr>
        <w:t>, vol. 71, no. 1, pp. 109–15, Jul. 2009.</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29]</w:t>
      </w:r>
      <w:r w:rsidRPr="007130F4">
        <w:rPr>
          <w:rFonts w:ascii="Century" w:hAnsi="Century"/>
          <w:noProof/>
          <w:sz w:val="18"/>
        </w:rPr>
        <w:tab/>
        <w:t xml:space="preserve">D.-R. Chen, R.-F. Chang, W.-J. Wu, W. K. Moon, and W.-L. Wu, “3-D breast ultrasound segmentation using active contour model,” </w:t>
      </w:r>
      <w:r w:rsidRPr="007130F4">
        <w:rPr>
          <w:rFonts w:ascii="Century" w:hAnsi="Century"/>
          <w:i/>
          <w:iCs/>
          <w:noProof/>
          <w:sz w:val="18"/>
        </w:rPr>
        <w:t>Ultrasound Med. Biol.</w:t>
      </w:r>
      <w:r w:rsidRPr="007130F4">
        <w:rPr>
          <w:rFonts w:ascii="Century" w:hAnsi="Century"/>
          <w:noProof/>
          <w:sz w:val="18"/>
        </w:rPr>
        <w:t>, vol. 29, no. 7, pp. 1017–1026, 2003.</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30]</w:t>
      </w:r>
      <w:r w:rsidRPr="007130F4">
        <w:rPr>
          <w:rFonts w:ascii="Century" w:hAnsi="Century"/>
          <w:noProof/>
          <w:sz w:val="18"/>
        </w:rPr>
        <w:tab/>
        <w:t xml:space="preserve">R. Kayar, S. Civelek, M. Cobanoglu, O. Gungor, H. Catal, and M. Emiroglu, “Five methods of breast volume measurement: a comparative study of measurements of specimen volume in 30 mastectomy cases.,” </w:t>
      </w:r>
      <w:r w:rsidRPr="007130F4">
        <w:rPr>
          <w:rFonts w:ascii="Century" w:hAnsi="Century"/>
          <w:i/>
          <w:iCs/>
          <w:noProof/>
          <w:sz w:val="18"/>
        </w:rPr>
        <w:t>Breast Cancer (Auckl).</w:t>
      </w:r>
      <w:r w:rsidRPr="007130F4">
        <w:rPr>
          <w:rFonts w:ascii="Century" w:hAnsi="Century"/>
          <w:noProof/>
          <w:sz w:val="18"/>
        </w:rPr>
        <w:t>, vol. 5, pp. 43–52, Jan. 2011.</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31]</w:t>
      </w:r>
      <w:r w:rsidRPr="007130F4">
        <w:rPr>
          <w:rFonts w:ascii="Century" w:hAnsi="Century"/>
          <w:noProof/>
          <w:sz w:val="18"/>
        </w:rPr>
        <w:tab/>
        <w:t xml:space="preserve">E. Merz, </w:t>
      </w:r>
      <w:r w:rsidRPr="007130F4">
        <w:rPr>
          <w:rFonts w:ascii="Century" w:hAnsi="Century"/>
          <w:i/>
          <w:iCs/>
          <w:noProof/>
          <w:sz w:val="18"/>
        </w:rPr>
        <w:t>Ultrasound in Obstetrics and Gynecology, Volume 2</w:t>
      </w:r>
      <w:r w:rsidRPr="007130F4">
        <w:rPr>
          <w:rFonts w:ascii="Century" w:hAnsi="Century"/>
          <w:noProof/>
          <w:sz w:val="18"/>
        </w:rPr>
        <w:t>. Thieme, 2007.</w:t>
      </w:r>
    </w:p>
    <w:p w:rsidR="007130F4" w:rsidRPr="007130F4" w:rsidRDefault="007130F4" w:rsidP="007130F4">
      <w:pPr>
        <w:pStyle w:val="NormalWeb"/>
        <w:spacing w:before="0" w:beforeAutospacing="0" w:after="0" w:afterAutospacing="0"/>
        <w:ind w:left="640" w:hanging="640"/>
        <w:divId w:val="1381127280"/>
        <w:rPr>
          <w:rFonts w:ascii="Century" w:hAnsi="Century"/>
          <w:noProof/>
          <w:sz w:val="18"/>
        </w:rPr>
      </w:pPr>
      <w:r w:rsidRPr="007130F4">
        <w:rPr>
          <w:rFonts w:ascii="Century" w:hAnsi="Century"/>
          <w:noProof/>
          <w:sz w:val="18"/>
        </w:rPr>
        <w:t>[32]</w:t>
      </w:r>
      <w:r w:rsidRPr="007130F4">
        <w:rPr>
          <w:rFonts w:ascii="Century" w:hAnsi="Century"/>
          <w:noProof/>
          <w:sz w:val="18"/>
        </w:rPr>
        <w:tab/>
        <w:t xml:space="preserve">F. Torres, Z. Fanti, and F. Arambula Cosío, “3D freehand ultrasound for medical assistance in diagnosis and treatment of breast cancer: preliminary results,” </w:t>
      </w:r>
      <w:r w:rsidRPr="007130F4">
        <w:rPr>
          <w:rFonts w:ascii="Century" w:hAnsi="Century"/>
          <w:i/>
          <w:iCs/>
          <w:noProof/>
          <w:sz w:val="18"/>
        </w:rPr>
        <w:t>Proc. SPIE</w:t>
      </w:r>
      <w:r w:rsidRPr="007130F4">
        <w:rPr>
          <w:rFonts w:ascii="Century" w:hAnsi="Century"/>
          <w:noProof/>
          <w:sz w:val="18"/>
        </w:rPr>
        <w:t xml:space="preserve">, vol. 8922. p. 89220K–89220K–10, 2013. </w:t>
      </w:r>
    </w:p>
    <w:p w:rsidR="00F5293C" w:rsidRPr="00F5293C" w:rsidRDefault="007130F4" w:rsidP="007130F4">
      <w:pPr>
        <w:tabs>
          <w:tab w:val="left" w:pos="720"/>
          <w:tab w:val="left" w:pos="900"/>
        </w:tabs>
        <w:spacing w:after="0" w:line="276" w:lineRule="auto"/>
        <w:jc w:val="both"/>
        <w:rPr>
          <w:rFonts w:ascii="Century" w:hAnsi="Century" w:cs="Tahoma"/>
          <w:sz w:val="20"/>
          <w:szCs w:val="20"/>
        </w:rPr>
      </w:pPr>
      <w:r w:rsidRPr="007130F4">
        <w:rPr>
          <w:rFonts w:ascii="Century" w:hAnsi="Century" w:cs="Tahoma"/>
          <w:sz w:val="18"/>
          <w:szCs w:val="20"/>
        </w:rPr>
        <w:fldChar w:fldCharType="end"/>
      </w:r>
    </w:p>
    <w:p w:rsidR="00646BF6" w:rsidRPr="00646BF6" w:rsidRDefault="00646BF6" w:rsidP="00646BF6">
      <w:pPr>
        <w:spacing w:line="276" w:lineRule="auto"/>
        <w:ind w:left="810" w:hanging="810"/>
        <w:jc w:val="both"/>
        <w:rPr>
          <w:rFonts w:ascii="Century" w:hAnsi="Century" w:cs="Tahoma"/>
          <w:sz w:val="24"/>
          <w:szCs w:val="24"/>
        </w:rPr>
      </w:pPr>
    </w:p>
    <w:sectPr w:rsidR="00646BF6" w:rsidRPr="00646BF6">
      <w:foot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5CBF" w:rsidRDefault="00F75CBF" w:rsidP="00E02309">
      <w:pPr>
        <w:spacing w:after="0" w:line="240" w:lineRule="auto"/>
      </w:pPr>
      <w:r>
        <w:separator/>
      </w:r>
    </w:p>
  </w:endnote>
  <w:endnote w:type="continuationSeparator" w:id="0">
    <w:p w:rsidR="00F75CBF" w:rsidRDefault="00F75CBF"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81286"/>
      <w:docPartObj>
        <w:docPartGallery w:val="Page Numbers (Bottom of Page)"/>
        <w:docPartUnique/>
      </w:docPartObj>
    </w:sdtPr>
    <w:sdtEndPr/>
    <w:sdtContent>
      <w:p w:rsidR="00E02309" w:rsidRDefault="00E02309">
        <w:pPr>
          <w:pStyle w:val="Piedepgina"/>
          <w:jc w:val="center"/>
        </w:pPr>
        <w:r>
          <w:fldChar w:fldCharType="begin"/>
        </w:r>
        <w:r>
          <w:instrText>PAGE   \* MERGEFORMAT</w:instrText>
        </w:r>
        <w:r>
          <w:fldChar w:fldCharType="separate"/>
        </w:r>
        <w:r w:rsidR="007130F4" w:rsidRPr="007130F4">
          <w:rPr>
            <w:noProof/>
            <w:lang w:val="es-ES"/>
          </w:rPr>
          <w:t>1</w:t>
        </w:r>
        <w:r>
          <w:fldChar w:fldCharType="end"/>
        </w:r>
      </w:p>
    </w:sdtContent>
  </w:sdt>
  <w:p w:rsidR="00E02309" w:rsidRDefault="00E0230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5CBF" w:rsidRDefault="00F75CBF" w:rsidP="00E02309">
      <w:pPr>
        <w:spacing w:after="0" w:line="240" w:lineRule="auto"/>
      </w:pPr>
      <w:r>
        <w:separator/>
      </w:r>
    </w:p>
  </w:footnote>
  <w:footnote w:type="continuationSeparator" w:id="0">
    <w:p w:rsidR="00F75CBF" w:rsidRDefault="00F75CBF"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7">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2"/>
  </w:num>
  <w:num w:numId="3">
    <w:abstractNumId w:val="7"/>
  </w:num>
  <w:num w:numId="4">
    <w:abstractNumId w:val="6"/>
  </w:num>
  <w:num w:numId="5">
    <w:abstractNumId w:val="13"/>
  </w:num>
  <w:num w:numId="6">
    <w:abstractNumId w:val="3"/>
  </w:num>
  <w:num w:numId="7">
    <w:abstractNumId w:val="2"/>
  </w:num>
  <w:num w:numId="8">
    <w:abstractNumId w:val="10"/>
  </w:num>
  <w:num w:numId="9">
    <w:abstractNumId w:val="15"/>
  </w:num>
  <w:num w:numId="10">
    <w:abstractNumId w:val="17"/>
  </w:num>
  <w:num w:numId="11">
    <w:abstractNumId w:val="14"/>
  </w:num>
  <w:num w:numId="12">
    <w:abstractNumId w:val="9"/>
  </w:num>
  <w:num w:numId="13">
    <w:abstractNumId w:val="16"/>
  </w:num>
  <w:num w:numId="14">
    <w:abstractNumId w:val="5"/>
  </w:num>
  <w:num w:numId="15">
    <w:abstractNumId w:val="1"/>
  </w:num>
  <w:num w:numId="16">
    <w:abstractNumId w:val="11"/>
  </w:num>
  <w:num w:numId="17">
    <w:abstractNumId w:val="0"/>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C5E8C"/>
    <w:rsid w:val="000D6398"/>
    <w:rsid w:val="000E20FA"/>
    <w:rsid w:val="0010409A"/>
    <w:rsid w:val="00126940"/>
    <w:rsid w:val="00152C3E"/>
    <w:rsid w:val="00203AB7"/>
    <w:rsid w:val="00236A91"/>
    <w:rsid w:val="00263C59"/>
    <w:rsid w:val="00284606"/>
    <w:rsid w:val="002A71A4"/>
    <w:rsid w:val="003044AD"/>
    <w:rsid w:val="00314770"/>
    <w:rsid w:val="003366B3"/>
    <w:rsid w:val="003806D9"/>
    <w:rsid w:val="003F12A1"/>
    <w:rsid w:val="0041742E"/>
    <w:rsid w:val="00454D35"/>
    <w:rsid w:val="004815F9"/>
    <w:rsid w:val="004C31B6"/>
    <w:rsid w:val="004E3920"/>
    <w:rsid w:val="00567816"/>
    <w:rsid w:val="005C74D8"/>
    <w:rsid w:val="005E063C"/>
    <w:rsid w:val="005F5800"/>
    <w:rsid w:val="00634719"/>
    <w:rsid w:val="00646BF6"/>
    <w:rsid w:val="00646EC7"/>
    <w:rsid w:val="00696BDE"/>
    <w:rsid w:val="006B2A89"/>
    <w:rsid w:val="006F6719"/>
    <w:rsid w:val="00704F43"/>
    <w:rsid w:val="007130F4"/>
    <w:rsid w:val="00725095"/>
    <w:rsid w:val="00762DE1"/>
    <w:rsid w:val="007776EF"/>
    <w:rsid w:val="007825F1"/>
    <w:rsid w:val="007A575C"/>
    <w:rsid w:val="008053AD"/>
    <w:rsid w:val="008143E4"/>
    <w:rsid w:val="00815CD8"/>
    <w:rsid w:val="008B7E0C"/>
    <w:rsid w:val="008D1385"/>
    <w:rsid w:val="008D1DD0"/>
    <w:rsid w:val="009076B7"/>
    <w:rsid w:val="00937EDE"/>
    <w:rsid w:val="009942D4"/>
    <w:rsid w:val="009B2DEF"/>
    <w:rsid w:val="009D4849"/>
    <w:rsid w:val="009E6FFD"/>
    <w:rsid w:val="00A04645"/>
    <w:rsid w:val="00A26D77"/>
    <w:rsid w:val="00A72CE5"/>
    <w:rsid w:val="00A92FF5"/>
    <w:rsid w:val="00AF01F4"/>
    <w:rsid w:val="00AF2CB7"/>
    <w:rsid w:val="00B67ABD"/>
    <w:rsid w:val="00BA6BCB"/>
    <w:rsid w:val="00C67B37"/>
    <w:rsid w:val="00C75D3D"/>
    <w:rsid w:val="00D22C35"/>
    <w:rsid w:val="00D37ABD"/>
    <w:rsid w:val="00D53A14"/>
    <w:rsid w:val="00D659F6"/>
    <w:rsid w:val="00DA56F1"/>
    <w:rsid w:val="00DE421B"/>
    <w:rsid w:val="00DF5AB2"/>
    <w:rsid w:val="00E02309"/>
    <w:rsid w:val="00E36376"/>
    <w:rsid w:val="00E52510"/>
    <w:rsid w:val="00EC065B"/>
    <w:rsid w:val="00F3535A"/>
    <w:rsid w:val="00F5293C"/>
    <w:rsid w:val="00F75CBF"/>
    <w:rsid w:val="00F827A1"/>
    <w:rsid w:val="00F96F28"/>
    <w:rsid w:val="00FA4239"/>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semiHidden/>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semiHidden/>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4CB69-CC48-4E40-8EFA-6B08A06F7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16</Pages>
  <Words>18687</Words>
  <Characters>106517</Characters>
  <Application>Microsoft Office Word</Application>
  <DocSecurity>0</DocSecurity>
  <Lines>887</Lines>
  <Paragraphs>2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4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7</cp:revision>
  <dcterms:created xsi:type="dcterms:W3CDTF">2015-07-20T20:05:00Z</dcterms:created>
  <dcterms:modified xsi:type="dcterms:W3CDTF">2015-07-27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